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77777777" w:rsidR="007531B1" w:rsidRDefault="00A72C3E" w:rsidP="00A72C3E">
      <w:pPr>
        <w:pStyle w:val="ListParagraph"/>
        <w:numPr>
          <w:ilvl w:val="0"/>
          <w:numId w:val="1"/>
        </w:numPr>
      </w:pPr>
      <w:r>
        <w:t>Introduction</w:t>
      </w:r>
    </w:p>
    <w:p w14:paraId="5E1EBAF3" w14:textId="6CC98160"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20442">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noteIndex" : 0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120442">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noteIndex" : 0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087DEDA9" w:rsidR="000523AD" w:rsidRDefault="000523AD" w:rsidP="00E24B4D">
      <w:r>
        <w:t xml:space="preserve">The term we use today, “Computer Ethics”, has its origins with Walter </w:t>
      </w:r>
      <w:proofErr w:type="spellStart"/>
      <w:r>
        <w:t>Maner</w:t>
      </w:r>
      <w:proofErr w:type="spellEnd"/>
      <w:r>
        <w:t xml:space="preserve"> </w:t>
      </w:r>
      <w:r>
        <w:fldChar w:fldCharType="begin" w:fldLock="1"/>
      </w:r>
      <w:r w:rsidR="00120442">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noteIndex" : 0 }, "schema" : "https://github.com/citation-style-language/schema/raw/master/csl-citation.json" }</w:instrText>
      </w:r>
      <w:r>
        <w:fldChar w:fldCharType="separate"/>
      </w:r>
      <w:r w:rsidR="00A817A1" w:rsidRPr="00A817A1">
        <w:rPr>
          <w:noProof/>
        </w:rPr>
        <w:t>(Maner, 1980; Bynum, 2016)</w:t>
      </w:r>
      <w:r>
        <w:fldChar w:fldCharType="end"/>
      </w:r>
    </w:p>
    <w:p w14:paraId="272DB253" w14:textId="29AFA7DA"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noteIndex" : 0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2DB61AFB"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6F386430" w14:textId="6EDB8C22" w:rsidR="005033A3" w:rsidRDefault="00281BA6" w:rsidP="00126BAB">
      <w:r>
        <w:t>According to the Cambridge Dictionary</w:t>
      </w:r>
      <w:r w:rsidR="00554D77">
        <w:t xml:space="preserve"> of Philosophy, ethics is “the ph</w:t>
      </w:r>
      <w:r w:rsidR="00CA382B">
        <w:t xml:space="preserve">ilosophical study of morality” </w:t>
      </w:r>
      <w:r w:rsidR="00554D77">
        <w:fldChar w:fldCharType="begin" w:fldLock="1"/>
      </w:r>
      <w:r w:rsidR="00120442">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noteIndex" : 0 }, "schema" : "https://github.com/citation-style-language/schema/raw/master/csl-citation.json" }</w:instrText>
      </w:r>
      <w:r w:rsidR="00554D77">
        <w:fldChar w:fldCharType="separate"/>
      </w:r>
      <w:r w:rsidR="00554D77" w:rsidRPr="00554D77">
        <w:rPr>
          <w:noProof/>
        </w:rPr>
        <w:t>(Audi, 1999)</w:t>
      </w:r>
      <w:r w:rsidR="00554D77">
        <w:fldChar w:fldCharType="end"/>
      </w:r>
      <w:r w:rsidR="00CA382B">
        <w:t>.</w:t>
      </w:r>
      <w:r w:rsidR="00BA1097">
        <w:t xml:space="preserve"> </w:t>
      </w:r>
      <w:r w:rsidR="00CA382B">
        <w:t>Therefore,</w:t>
      </w:r>
      <w:r w:rsidR="00554D77">
        <w:t xml:space="preserve"> Ethical Computing relates to the study of morality as it relates to Computing.</w:t>
      </w:r>
      <w:r w:rsidR="00BA1097">
        <w:t xml:space="preserve"> </w:t>
      </w:r>
      <w:r w:rsidR="00C53FD5">
        <w:t>In simple terms, morality can be thought of as the study of what is right and what is wrong.</w:t>
      </w:r>
    </w:p>
    <w:p w14:paraId="7E8BBC66" w14:textId="4C18DAA1" w:rsidR="005033A3" w:rsidRDefault="005033A3" w:rsidP="00126BAB">
      <w:r>
        <w:t xml:space="preserve">James H, Moor defines Computer ethics as “… the analysis of the nature and social impact of computer technology and the corresponding formulation and justification of policies for the ethical use of such technology” </w:t>
      </w:r>
      <w:r>
        <w:fldChar w:fldCharType="begin" w:fldLock="1"/>
      </w:r>
      <w:r>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fldChar w:fldCharType="separate"/>
      </w:r>
      <w:r w:rsidRPr="00E57530">
        <w:rPr>
          <w:noProof/>
        </w:rPr>
        <w:t>(Moor, 1985, p. 266)</w:t>
      </w:r>
      <w:r>
        <w:fldChar w:fldCharType="end"/>
      </w:r>
      <w:r>
        <w:t xml:space="preserve">.   </w:t>
      </w:r>
    </w:p>
    <w:p w14:paraId="4A093CE1" w14:textId="77777777" w:rsidR="0085178E" w:rsidRDefault="0085178E" w:rsidP="00126BAB">
      <w:r>
        <w:t>There are a few competing ethical theories used in Computer Ethics.</w:t>
      </w:r>
    </w:p>
    <w:p w14:paraId="5F71558F" w14:textId="4916F361" w:rsidR="0085178E" w:rsidRDefault="00CA382B" w:rsidP="00126BAB">
      <w:r>
        <w:t xml:space="preserve">Firstly, we can classify ethical theories into a couple of categories. </w:t>
      </w:r>
      <w:r w:rsidR="000641D3" w:rsidRPr="000641D3">
        <w:t>Consequent</w:t>
      </w:r>
      <w:r w:rsidR="000641D3">
        <w:t>i</w:t>
      </w:r>
      <w:r w:rsidR="000641D3" w:rsidRPr="000641D3">
        <w:t>alism</w:t>
      </w:r>
      <w:r w:rsidR="000641D3">
        <w:t xml:space="preserve">, Deontology and Virtue ethics. All of which are </w:t>
      </w:r>
      <w:commentRangeStart w:id="0"/>
      <w:r w:rsidR="000641D3">
        <w:t>Normative</w:t>
      </w:r>
      <w:commentRangeEnd w:id="0"/>
      <w:r w:rsidR="00A964A6">
        <w:rPr>
          <w:rStyle w:val="CommentReference"/>
        </w:rPr>
        <w:commentReference w:id="0"/>
      </w:r>
      <w:r w:rsidR="000641D3">
        <w:t xml:space="preserve"> ethical theories. In </w:t>
      </w:r>
      <w:r w:rsidR="000E7FD7">
        <w:t>Consequentialism</w:t>
      </w:r>
      <w:r w:rsidR="000641D3">
        <w:t xml:space="preserve">, whether an action is good or bad, i.e. ethical, depends on the </w:t>
      </w:r>
      <w:r w:rsidR="000E7FD7">
        <w:t>consequences</w:t>
      </w:r>
      <w:r w:rsidR="000641D3">
        <w:t xml:space="preserve"> of the action.</w:t>
      </w:r>
      <w:r w:rsidR="000E7FD7">
        <w:t xml:space="preserve"> The most prominent consequentialist theory is utilitarianism. Which can be describes as doing the most amount of good to the largest amount of people.</w:t>
      </w:r>
      <w:r w:rsidR="000641D3">
        <w:t xml:space="preserve"> </w:t>
      </w:r>
      <w:r w:rsidR="000E7FD7">
        <w:t>Deontology on the other hand hold that the intention of agent doing the action determin</w:t>
      </w:r>
      <w:r>
        <w:t>es whether it is ethical or not</w:t>
      </w:r>
      <w:r w:rsidR="000E7FD7">
        <w:t xml:space="preserve"> </w:t>
      </w:r>
      <w:r w:rsidR="000E7FD7">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t xml:space="preserve">. </w:t>
      </w:r>
      <w:r w:rsidR="006E774C">
        <w:t>Where in virtue ethics it depe</w:t>
      </w:r>
      <w:r>
        <w:t xml:space="preserve">nds on the individual character </w:t>
      </w:r>
      <w:r w:rsidR="006E774C">
        <w:fldChar w:fldCharType="begin" w:fldLock="1"/>
      </w:r>
      <w:r w:rsidR="005637A6">
        <w:instrText>ADDIN CSL_CITATION { "citationItems" : [ { "id" : "ITEM-1", "itemData" : { "DOI" : "10.1002/9781118551424.ch11", "ISBN" : "9781119966364", "abstract" :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Managing the Responsible Emergence of Science and Innovation in Society",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noteIndex" : 0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t>.</w:t>
      </w:r>
    </w:p>
    <w:p w14:paraId="749629CB" w14:textId="5CAF7888" w:rsidR="00D85723" w:rsidRDefault="006E774C" w:rsidP="001A4E5A">
      <w:r>
        <w:t>Another prominent theory i</w:t>
      </w:r>
      <w:r w:rsidR="00DF4165">
        <w:t xml:space="preserve">s Luciano </w:t>
      </w:r>
      <w:proofErr w:type="spellStart"/>
      <w:r w:rsidR="00DF4165">
        <w:t>Floridi’s</w:t>
      </w:r>
      <w:proofErr w:type="spellEnd"/>
      <w:r w:rsidR="000D0CEA">
        <w:t xml:space="preserve"> Information ethics</w:t>
      </w:r>
      <w:r w:rsidR="005707DC">
        <w:t xml:space="preserve"> </w:t>
      </w:r>
      <w:r w:rsidR="005707DC">
        <w:fldChar w:fldCharType="begin" w:fldLock="1"/>
      </w:r>
      <w:r w:rsidR="00120442">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noteIndex" : 0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0D0CEA">
        <w:t>.</w:t>
      </w:r>
      <w:r w:rsidR="005707DC">
        <w:t xml:space="preserve"> </w:t>
      </w:r>
      <w:proofErr w:type="spellStart"/>
      <w:r w:rsidR="00486502">
        <w:t>Floridi’s</w:t>
      </w:r>
      <w:proofErr w:type="spellEnd"/>
      <w:r w:rsidR="00486502">
        <w:t xml:space="preserve"> theory </w:t>
      </w:r>
      <w:r w:rsidR="00F22034">
        <w:t>is an ontology</w:t>
      </w:r>
      <w:r w:rsidR="000D0CEA">
        <w:t xml:space="preserve"> of information</w:t>
      </w:r>
      <w:r w:rsidR="00F22034">
        <w:t>.</w:t>
      </w:r>
      <w:r w:rsidR="000D0CEA">
        <w:t xml:space="preserve"> Everything can be fundamentally seen as information with an emphasis on the relationship between information agents.</w:t>
      </w:r>
      <w:r w:rsidR="00F22034">
        <w:t xml:space="preserve"> </w:t>
      </w:r>
      <w:r w:rsidR="00F22034">
        <w:fldChar w:fldCharType="begin" w:fldLock="1"/>
      </w:r>
      <w:r w:rsidR="000D0CEA">
        <w:instrText>ADDIN CSL_CITATION { "citationItems" : [ { "id" : "ITEM-1", "itemData" : { "DOI" : "10.1007/s10676-008-9172-8", "ISSN" : "13881957", "abstract" : "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 "author" : [ { "dropping-particle" : "", "family" : "Ess", "given" : "Charles", "non-dropping-particle" : "", "parse-names" : false, "suffix" : "" } ], "container-title" : "Ethics and Information Technology", "id" : "ITEM-1", "issue" : "2-3", "issued" : { "date-parts" : [ [ "2008" ] ] }, "page" : "89-96", "title" : "Luciano Floridi's philosophy of information and information ethics: Critical reflections and the state of the art", "type" : "article-journal", "volume" : "10" }, "locator" : "160-161", "uris" : [ "http://www.mendeley.com/documents/?uuid=cbd05af8-1937-304f-bcb4-81fe70ba6c49" ] } ], "mendeley" : { "formattedCitation" : "(Ess, 2008, pp. 160\u2013161)", "plainTextFormattedCitation" : "(Ess, 2008, pp. 160\u2013161)", "previouslyFormattedCitation" : "(Ess, 2008, pp. 160\u2013161)" }, "properties" : { "noteIndex" : 0 }, "schema" : "https://github.com/citation-style-language/schema/raw/master/csl-citation.json" }</w:instrText>
      </w:r>
      <w:r w:rsidR="00F22034">
        <w:fldChar w:fldCharType="separate"/>
      </w:r>
      <w:r w:rsidR="000D0CEA" w:rsidRPr="000D0CEA">
        <w:rPr>
          <w:noProof/>
        </w:rPr>
        <w:t>(Ess, 2008, pp. 160–161)</w:t>
      </w:r>
      <w:r w:rsidR="00F22034">
        <w:fldChar w:fldCharType="end"/>
      </w:r>
      <w:r w:rsidR="000D0CEA">
        <w:t xml:space="preserve"> As </w:t>
      </w:r>
      <w:proofErr w:type="spellStart"/>
      <w:r w:rsidR="000D0CEA">
        <w:t>Floridi</w:t>
      </w:r>
      <w:proofErr w:type="spellEnd"/>
      <w:r w:rsidR="000D0CEA">
        <w:t xml:space="preserve"> puts it “moral actions are the result of complex interactions among distributed systems integrated on a scale larger than the single human being” </w:t>
      </w:r>
      <w:r w:rsidR="000D0CEA">
        <w:fldChar w:fldCharType="begin" w:fldLock="1"/>
      </w:r>
      <w:r w:rsidR="00330B2B">
        <w:instrText>ADDIN CSL_CITATION { "citationItems" : [ { "id" : "ITEM-1", "itemData" : { "DOI" : "10.1007/s10676-008-9176-4", "ISBN" : "1388-1957", "ISSN" : "13881957", "abstract" : "Issue Title: Luciano Floridi's Philosophy of Information and Information Ethics: Critical Reflections and the State of the Art. Guest Editor: Charles Ess", "author" : [ { "dropping-particle" : "", "family" : "Floridi", "given" : "Luciano", "non-dropping-particle" : "", "parse-names" : false, "suffix" : "" } ], "container-title" : "Ethics and Information Technology", "id" : "ITEM-1", "issue" : "2-3", "issued" : { "date-parts" : [ [ "2008" ] ] }, "page" : "189-204", "title" : "Information ethics: A Reappraisal", "type" : "article-journal", "volume" : "10" }, "locator" : "198", "uris" : [ "http://www.mendeley.com/documents/?uuid=8a21e92d-c5d3-4fad-b88d-4f0f07093d9b", "http://www.mendeley.com/documents/?uuid=0361714f-04eb-46a7-8cfb-fc3bc0e4d937" ] } ], "mendeley" : { "formattedCitation" : "(Floridi, 2008, p. 198)", "plainTextFormattedCitation" : "(Floridi, 2008, p. 198)", "previouslyFormattedCitation" : "(Floridi, 2008, p. 198)" }, "properties" : { "noteIndex" : 0 }, "schema" : "https://github.com/citation-style-language/schema/raw/master/csl-citation.json" }</w:instrText>
      </w:r>
      <w:r w:rsidR="000D0CEA">
        <w:fldChar w:fldCharType="separate"/>
      </w:r>
      <w:r w:rsidR="000D0CEA" w:rsidRPr="000D0CEA">
        <w:rPr>
          <w:noProof/>
        </w:rPr>
        <w:t>(Floridi, 2008, p. 198)</w:t>
      </w:r>
      <w:r w:rsidR="000D0CEA">
        <w:fldChar w:fldCharType="end"/>
      </w:r>
      <w:r w:rsidR="000D0CEA">
        <w:t>.</w:t>
      </w:r>
    </w:p>
    <w:p w14:paraId="3FCE3C0B" w14:textId="77777777" w:rsidR="0045651A" w:rsidRDefault="00A72C3E" w:rsidP="0045651A">
      <w:pPr>
        <w:pStyle w:val="ListParagraph"/>
        <w:numPr>
          <w:ilvl w:val="0"/>
          <w:numId w:val="1"/>
        </w:numPr>
      </w:pPr>
      <w:r>
        <w:lastRenderedPageBreak/>
        <w:t>Importance of Ethical Computing</w:t>
      </w:r>
    </w:p>
    <w:p w14:paraId="45D059A6" w14:textId="5B2CE0C1" w:rsidR="00194851" w:rsidRDefault="0045651A" w:rsidP="0045651A">
      <w:r>
        <w:t xml:space="preserve">In our society we are constantly inundated with ethical dilemmas in the Information and Communication Technology sector. From issues about privacy and consent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noteIndex" : 0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120442">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noteIndex" : 0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r w:rsidR="00F46AE2">
        <w:t xml:space="preserve"> </w:t>
      </w:r>
      <w:r w:rsidR="00194851">
        <w:t xml:space="preserve">Most prominent are issues relating to privacy. Examples are the 2010 cyber-attack on Gmail and the NSA spying scandal of 2013 </w:t>
      </w:r>
      <w:r w:rsidR="00194851">
        <w:fldChar w:fldCharType="begin" w:fldLock="1"/>
      </w:r>
      <w:r w:rsidR="00CC5D61">
        <w:instrText>ADDIN CSL_CITATION { "citationItems" : [ { "id" : "ITEM-1",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1", "issue" : "1", "issued" : { "date-parts" : [ [ "2017" ] ] }, "page" : "21-39", "title" : "The Ethics of Cloud Computing", "type" : "article-journal", "volume" : "23" }, "locator" : "22", "uris" : [ "http://www.mendeley.com/documents/?uuid=ad836b53-6d97-363c-8f5b-966d677ddcc1" ] } ], "mendeley" : { "formattedCitation" : "(de Bruin and Floridi, 2017, p. 22)", "plainTextFormattedCitation" : "(de Bruin and Floridi, 2017, p. 22)", "previouslyFormattedCitation" : "(de Bruin and Floridi, 2017, p. 22)" }, "properties" : { "noteIndex" : 0 }, "schema" : "https://github.com/citation-style-language/schema/raw/master/csl-citation.json" }</w:instrText>
      </w:r>
      <w:r w:rsidR="00194851">
        <w:fldChar w:fldCharType="separate"/>
      </w:r>
      <w:r w:rsidR="00194851" w:rsidRPr="00194851">
        <w:rPr>
          <w:noProof/>
        </w:rPr>
        <w:t>(de Bruin and Floridi, 2017, p. 22)</w:t>
      </w:r>
      <w:r w:rsidR="00194851">
        <w:fldChar w:fldCharType="end"/>
      </w:r>
      <w:r w:rsidR="00194851">
        <w:t xml:space="preserve">. </w:t>
      </w:r>
    </w:p>
    <w:p w14:paraId="08D25E4B" w14:textId="6B8647EA" w:rsidR="005033A3" w:rsidRDefault="005033A3" w:rsidP="005033A3">
      <w:r>
        <w:t xml:space="preserve">People have an innate sense of right and wrong. What is right or wrong can differ between nationalities, groups or people. These ideas need to be openly discussed and reasoned about. But there needs to be agreement on what is right and what is wrong. That is why we need ethical theory </w:t>
      </w:r>
      <w:r>
        <w:fldChar w:fldCharType="begin" w:fldLock="1"/>
      </w:r>
      <w:r>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noteIndex" : 0 }, "schema" : "https://github.com/citation-style-language/schema/raw/master/csl-citation.json" }</w:instrText>
      </w:r>
      <w:r>
        <w:fldChar w:fldCharType="separate"/>
      </w:r>
      <w:r w:rsidRPr="006E774C">
        <w:rPr>
          <w:noProof/>
        </w:rPr>
        <w:t>(Stahl, 2012, pp. 638–640)</w:t>
      </w:r>
      <w:r>
        <w:fldChar w:fldCharType="end"/>
      </w:r>
      <w:r>
        <w:t>.</w:t>
      </w:r>
    </w:p>
    <w:p w14:paraId="48903FC6" w14:textId="0777936D" w:rsidR="00A347BC" w:rsidRDefault="005033A3" w:rsidP="00DB51EE">
      <w:r>
        <w:t>As previously mentioned</w:t>
      </w:r>
      <w:r w:rsidR="007B774F">
        <w:t>, according</w:t>
      </w:r>
      <w:r>
        <w:t xml:space="preserve"> to Moor it is policy vacuums that create computer ethics problems</w:t>
      </w:r>
      <w:r w:rsidR="007B774F">
        <w:t xml:space="preserve"> </w:t>
      </w:r>
      <w:r w:rsidR="007B774F">
        <w:fldChar w:fldCharType="begin" w:fldLock="1"/>
      </w:r>
      <w:r w:rsidR="009144AB">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rsidR="007B774F">
        <w:fldChar w:fldCharType="separate"/>
      </w:r>
      <w:r w:rsidR="007B774F" w:rsidRPr="007B774F">
        <w:rPr>
          <w:noProof/>
        </w:rPr>
        <w:t>(Moor, 1985, p. 266)</w:t>
      </w:r>
      <w:r w:rsidR="007B774F">
        <w:fldChar w:fldCharType="end"/>
      </w:r>
      <w:r>
        <w:t xml:space="preserve">. </w:t>
      </w:r>
      <w:r w:rsidR="004E7316">
        <w:t xml:space="preserve">Responsible Research and Innovation </w:t>
      </w:r>
      <w:r w:rsidR="00E57530">
        <w:t xml:space="preserve">(RRI) </w:t>
      </w:r>
      <w:r w:rsidR="008831A2">
        <w:t>can be</w:t>
      </w:r>
      <w:r w:rsidR="00E57530">
        <w:t xml:space="preserve"> used to d</w:t>
      </w:r>
      <w:r w:rsidR="00CA382B">
        <w:t>evelop policies</w:t>
      </w:r>
      <w:r w:rsidR="008831A2">
        <w:t xml:space="preserve">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rsidR="00E57530">
        <w:fldChar w:fldCharType="separate"/>
      </w:r>
      <w:r w:rsidR="00E57530" w:rsidRPr="00E57530">
        <w:rPr>
          <w:noProof/>
        </w:rPr>
        <w:t>(Eden, Jirotka and Stahl, 2013, p. 1)</w:t>
      </w:r>
      <w:r w:rsidR="00E57530">
        <w:fldChar w:fldCharType="end"/>
      </w:r>
      <w:r w:rsidR="004B2CEC">
        <w:t>.</w:t>
      </w:r>
      <w:r w:rsidR="00CC5D61">
        <w:t xml:space="preserve"> This approach has become prominent in Europe where it will underpin Horizon 2020, the European research framework </w:t>
      </w:r>
      <w:r w:rsidR="00CC5D61">
        <w:fldChar w:fldCharType="begin" w:fldLock="1"/>
      </w:r>
      <w:r w:rsidR="009144AB">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1", "uris" : [ "http://www.mendeley.com/documents/?uuid=598babdb-06e0-395e-9011-f5060db93315" ] } ], "mendeley" : { "formattedCitation" : "(Stahl, 2013, p. 1)", "plainTextFormattedCitation" : "(Stahl, 2013, p. 1)", "previouslyFormattedCitation" : "(Stahl, 2013, p. 1)" }, "properties" : { "noteIndex" : 0 }, "schema" : "https://github.com/citation-style-language/schema/raw/master/csl-citation.json" }</w:instrText>
      </w:r>
      <w:r w:rsidR="00CC5D61">
        <w:fldChar w:fldCharType="separate"/>
      </w:r>
      <w:r w:rsidR="00CC5D61" w:rsidRPr="00CC5D61">
        <w:rPr>
          <w:noProof/>
        </w:rPr>
        <w:t>(Stahl, 2013, p. 1)</w:t>
      </w:r>
      <w:r w:rsidR="00CC5D61">
        <w:fldChar w:fldCharType="end"/>
      </w:r>
      <w:r w:rsidR="00CC5D61">
        <w:t xml:space="preserve">. </w:t>
      </w:r>
    </w:p>
    <w:p w14:paraId="44EFDD56" w14:textId="1A80D0D6" w:rsidR="00DB51EE" w:rsidRDefault="00330B2B" w:rsidP="00DB51EE">
      <w:r>
        <w:t>Incorporating values in the design from the outset can have a bearing on the successfulness of the project. The Google Glass project was tested in 2014 and did not</w:t>
      </w:r>
      <w:r w:rsidR="004B2CEC">
        <w:t xml:space="preserve"> seem to </w:t>
      </w:r>
      <w:r>
        <w:t xml:space="preserve">consider the </w:t>
      </w:r>
      <w:r w:rsidR="004B2CEC">
        <w:t>ethical</w:t>
      </w:r>
      <w:r>
        <w:t xml:space="preserve"> problems associated with the technology</w:t>
      </w:r>
      <w:r w:rsidR="004B2CEC">
        <w:t xml:space="preserve"> and how society would react to it. Many</w:t>
      </w:r>
      <w:r>
        <w:t xml:space="preserve"> </w:t>
      </w:r>
      <w:r w:rsidR="004B2CEC">
        <w:t xml:space="preserve">people were concerned about how much this new technology would infringe upon their privacy. This led to the project being stopped in 2015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71", "uris" : [ "http://www.mendeley.com/documents/?uuid=7f513216-bffa-374d-9676-6a9149cac9f0" ] } ], "mendeley" : { "formattedCitation" : "(Van Den Hoven, 2017, p. 71)", "plainTextFormattedCitation" : "(Van Den Hoven, 2017, p. 71)", "previouslyFormattedCitation" : "(Van Den Hoven, 2017, p. 71)" }, "properties" : { "noteIndex" : 0 }, "schema" : "https://github.com/citation-style-language/schema/raw/master/csl-citation.json" }</w:instrText>
      </w:r>
      <w:r w:rsidR="004B2CEC">
        <w:fldChar w:fldCharType="separate"/>
      </w:r>
      <w:r w:rsidR="004B2CEC" w:rsidRPr="004B2CEC">
        <w:rPr>
          <w:noProof/>
        </w:rPr>
        <w:t>(Van Den Hoven, 2017, p. 71)</w:t>
      </w:r>
      <w:r w:rsidR="004B2CEC">
        <w:fldChar w:fldCharType="end"/>
      </w:r>
      <w:r w:rsidR="004B2CEC">
        <w:t>.</w:t>
      </w:r>
    </w:p>
    <w:p w14:paraId="15267D10" w14:textId="3D2F61A6" w:rsidR="004B2CEC" w:rsidRDefault="006A76D2" w:rsidP="00DB51EE">
      <w:r>
        <w:t xml:space="preserve">The design of technological devices incorporates in them certain ethical assumptions. </w:t>
      </w:r>
      <w:r w:rsidR="004B2CEC">
        <w:t>Value-sensitive design (VSD) as a field of study tries to make values a key part of technological design process</w:t>
      </w:r>
      <w:r w:rsidR="00F45D2E">
        <w:t xml:space="preserve">. This field of study started at Stanford in the 1970s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9", "uris" : [ "http://www.mendeley.com/documents/?uuid=7f513216-bffa-374d-9676-6a9149cac9f0" ] } ], "mendeley" : { "formattedCitation" : "(Van Den Hoven, 2017, p. 69)", "plainTextFormattedCitation" : "(Van Den Hoven, 2017, p. 69)", "previouslyFormattedCitation" : "(Van Den Hoven, 2017, p. 69)" }, "properties" : { "noteIndex" : 0 }, "schema" : "https://github.com/citation-style-language/schema/raw/master/csl-citation.json" }</w:instrText>
      </w:r>
      <w:r w:rsidR="004B2CEC">
        <w:fldChar w:fldCharType="separate"/>
      </w:r>
      <w:r w:rsidR="004B2CEC" w:rsidRPr="00330B2B">
        <w:rPr>
          <w:noProof/>
        </w:rPr>
        <w:t>(Van Den Hoven, 2017, p. 69)</w:t>
      </w:r>
      <w:r w:rsidR="004B2CEC">
        <w:fldChar w:fldCharType="end"/>
      </w:r>
      <w:r w:rsidR="004B2CEC">
        <w:t>.</w:t>
      </w:r>
      <w:r w:rsidR="009D6529">
        <w:t xml:space="preserve"> </w:t>
      </w:r>
      <w:r w:rsidR="00F45D2E">
        <w:t>Some</w:t>
      </w:r>
      <w:r w:rsidR="004B2CEC">
        <w:t xml:space="preserve"> believe that VSD can support RRI and that RRI can benefit from the knowledge gained in the VSD field </w:t>
      </w:r>
      <w:r w:rsidR="004B2CEC">
        <w:fldChar w:fldCharType="begin" w:fldLock="1"/>
      </w:r>
      <w:r w:rsidR="005637A6">
        <w:instrText>ADDIN CSL_CITATION { "citationItems" : [ { "id" : "ITEM-1", "itemData" : { "author" : [ { "dropping-particle" : "", "family" : "Simon", "given" : "Judith", "non-dropping-particle" : "", "parse-names" : false, "suffix" : "" } ], "container-title" : "The Ethics of Technology: Methods and Approaches", "id" : "ITEM-1", "issued" : { "date-parts" : [ [ "2016" ] ] }, "page" : "219-236", "title" : "Value-Sensitive Design and Responsible Research and Innovation", "type" : "article-journal", "volume" : "1" }, "locator" : "220", "uris" : [ "http://www.mendeley.com/documents/?uuid=dffe1261-6885-3f2b-80aa-116505fc9fc8" ] } ], "mendeley" : { "formattedCitation" : "(Simon, 2016, p. 220)", "plainTextFormattedCitation" : "(Simon, 2016, p. 220)", "previouslyFormattedCitation" : "(Simon, 2016, p. 220)" }, "properties" : { "noteIndex" : 0 }, "schema" : "https://github.com/citation-style-language/schema/raw/master/csl-citation.json" }</w:instrText>
      </w:r>
      <w:r w:rsidR="004B2CEC">
        <w:fldChar w:fldCharType="separate"/>
      </w:r>
      <w:r w:rsidR="00642EA2" w:rsidRPr="00642EA2">
        <w:rPr>
          <w:noProof/>
        </w:rPr>
        <w:t>(Simon, 2016, p. 220)</w:t>
      </w:r>
      <w:r w:rsidR="004B2CEC">
        <w:fldChar w:fldCharType="end"/>
      </w:r>
      <w:r w:rsidR="004B2CEC">
        <w:t>.</w:t>
      </w:r>
    </w:p>
    <w:p w14:paraId="360CBE7D" w14:textId="7FE5569B" w:rsidR="00217FE6" w:rsidRDefault="00217FE6" w:rsidP="00217FE6">
      <w:r>
        <w:t>When an ICT system break</w:t>
      </w:r>
      <w:r w:rsidR="003A5E0D">
        <w:t>s</w:t>
      </w:r>
      <w:r>
        <w:t xml:space="preserve"> or does something society sees as immoral, the developers of that system </w:t>
      </w:r>
      <w:proofErr w:type="gramStart"/>
      <w:r w:rsidR="003A5E0D">
        <w:t xml:space="preserve">is </w:t>
      </w:r>
      <w:r>
        <w:t xml:space="preserve"> usually</w:t>
      </w:r>
      <w:proofErr w:type="gramEnd"/>
      <w:r>
        <w:t xml:space="preserve"> blamed. This only works if the developers had control over the actions of t</w:t>
      </w:r>
      <w:bookmarkStart w:id="1" w:name="_GoBack"/>
      <w:bookmarkEnd w:id="1"/>
      <w:r>
        <w:t>he ICT system. This becomes a problem in systems based on learning, for example neural networks. Here the developer does not understand everything about how the system reaches certain conclusions. Is the developer now responsible for an outcome they could not have foreseen or at least was very difficult to foresee?</w:t>
      </w:r>
      <w:r w:rsidR="003A5E0D">
        <w:t xml:space="preserve"> The field of computer ethics have not found an answer to this dilemma. But many agree that more research is needed. </w:t>
      </w:r>
      <w:r w:rsidR="003A5E0D">
        <w:fldChar w:fldCharType="begin" w:fldLock="1"/>
      </w:r>
      <w:r w:rsidR="003A5E0D">
        <w:instrText>ADDIN CSL_CITATION { "citationItems" : [ { "id" : "ITEM-1", "itemData" : { "DOI" : "10.1177/2053951716679679", "ISBN" : "2053-9517", "ISSN" : "2053-9517", "abstract" : "In information societies, operations, decisions and choices previously left to humans are increasingly delegated to algorithms, which may advise, if not decide, about how data should be interpreted and what actions should be taken as a result. More and more often, algorithms mediate social processes, business transactions, governmental decisions, and how we perceive, understand, and interact among ourselves and with the environment. Gaps between the design and operation of algorithms and our understanding of their ethical implications can have severe consequences affecting individuals as well as groups and whole societies. This paper makes three contributions to clarify the ethical importance of algorithmic mediation. It provides a prescriptive map to organise the debate. It reviews the current discussion of ethical aspects of algorithms. And it assesses the available literature in order to identify areas requiring further work to develop the ethics of algorithms.", "author" : [ { "dropping-particle" : "", "family" : "Mittelstadt", "given" : "Brent Daniel", "non-dropping-particle" : "", "parse-names" : false, "suffix" : "" }, { "dropping-particle" : "", "family" : "Allo", "given" : "Patrick", "non-dropping-particle" : "", "parse-names" : false, "suffix" : "" }, { "dropping-particle" : "", "family" : "Taddeo", "given" : "Mariarosaria", "non-dropping-particle" : "", "parse-names" : false, "suffix" : "" }, { "dropping-particle" : "", "family" : "Wachter", "given" : "Sandra", "non-dropping-particle" : "", "parse-names" : false, "suffix" : "" }, { "dropping-particle" : "", "family" : "Floridi", "given" : "Luciano", "non-dropping-particle" : "", "parse-names" : false, "suffix" : "" } ], "container-title" : "Big Data &amp; Society", "id" : "ITEM-1", "issue" : "2", "issued" : { "date-parts" : [ [ "2016" ] ] }, "page" : "205395171667967", "title" : "The ethics of algorithms: Mapping the debate", "type" : "article-journal", "volume" : "3" }, "locator" : "10-12", "uris" : [ "http://www.mendeley.com/documents/?uuid=e7da12d3-0b7b-334c-a22b-e9139fe7fbab" ] } ], "mendeley" : { "formattedCitation" : "(Mittelstadt &lt;i&gt;et al.&lt;/i&gt;, 2016, pp. 10\u201312)", "plainTextFormattedCitation" : "(Mittelstadt et al., 2016, pp. 10\u201312)", "previouslyFormattedCitation" : "(Mittelstadt &lt;i&gt;et al.&lt;/i&gt;, 2016)" }, "properties" : { "noteIndex" : 0 }, "schema" : "https://github.com/citation-style-language/schema/raw/master/csl-citation.json" }</w:instrText>
      </w:r>
      <w:r w:rsidR="003A5E0D">
        <w:fldChar w:fldCharType="separate"/>
      </w:r>
      <w:r w:rsidR="003A5E0D" w:rsidRPr="003A5E0D">
        <w:rPr>
          <w:noProof/>
        </w:rPr>
        <w:t xml:space="preserve">(Mittelstadt </w:t>
      </w:r>
      <w:r w:rsidR="003A5E0D" w:rsidRPr="003A5E0D">
        <w:rPr>
          <w:i/>
          <w:noProof/>
        </w:rPr>
        <w:t>et al.</w:t>
      </w:r>
      <w:r w:rsidR="003A5E0D" w:rsidRPr="003A5E0D">
        <w:rPr>
          <w:noProof/>
        </w:rPr>
        <w:t>, 2016, pp. 10–12)</w:t>
      </w:r>
      <w:r w:rsidR="003A5E0D">
        <w:fldChar w:fldCharType="end"/>
      </w:r>
    </w:p>
    <w:p w14:paraId="531D6D9E" w14:textId="77777777" w:rsidR="00F45D2E" w:rsidRDefault="00F45D2E" w:rsidP="00DB51EE"/>
    <w:p w14:paraId="0709104A" w14:textId="77777777" w:rsidR="004B2CEC" w:rsidRDefault="004B2CEC" w:rsidP="00DB51EE"/>
    <w:p w14:paraId="60EB7222" w14:textId="77777777" w:rsidR="002F7730" w:rsidRDefault="002F7730" w:rsidP="002F7730">
      <w:pPr>
        <w:pStyle w:val="ListParagraph"/>
      </w:pPr>
      <w:r>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6734C2B" w:rsidR="00AE32BF" w:rsidRPr="00FC0EE7" w:rsidRDefault="00AE32BF" w:rsidP="002F7730">
      <w:pPr>
        <w:pStyle w:val="ListParagraph"/>
      </w:pPr>
      <w:r>
        <w:lastRenderedPageBreak/>
        <w:t xml:space="preserve">Check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noteIndex" : 0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63361164" w:rsidR="002F7730" w:rsidRDefault="00545E5C" w:rsidP="002F7730">
      <w:pPr>
        <w:pStyle w:val="ListParagraph"/>
      </w:pPr>
      <w:r>
        <w:t xml:space="preserve">Also see </w:t>
      </w:r>
      <w:r>
        <w:fldChar w:fldCharType="begin" w:fldLock="1"/>
      </w:r>
      <w:r w:rsidR="00120442">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noteIndex" : 0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559BBD2B" w:rsidR="005302C5" w:rsidRDefault="005302C5" w:rsidP="002F7730">
      <w:pPr>
        <w:pStyle w:val="ListParagraph"/>
      </w:pPr>
      <w:r>
        <w:t>Policy vacuum is to be filled with the help of RRI</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noteIndex" : 0 }, "schema" : "https://github.com/citation-style-language/schema/raw/master/csl-citation.json" }</w:instrText>
      </w:r>
      <w:r>
        <w:fldChar w:fldCharType="separate"/>
      </w:r>
      <w:r w:rsidRPr="005302C5">
        <w:rPr>
          <w:noProof/>
        </w:rPr>
        <w:t>(Eden, Jirotka and Stahl, 2013)</w:t>
      </w:r>
      <w:r>
        <w:fldChar w:fldCharType="end"/>
      </w:r>
    </w:p>
    <w:p w14:paraId="2F571520" w14:textId="4B9DF2F1" w:rsidR="00A822BB" w:rsidRDefault="00A822BB" w:rsidP="002F7730">
      <w:pPr>
        <w:pStyle w:val="ListParagraph"/>
      </w:pPr>
      <w:r>
        <w:t xml:space="preserve">RRI </w:t>
      </w:r>
      <w:r>
        <w:fldChar w:fldCharType="begin" w:fldLock="1"/>
      </w:r>
      <w:r w:rsidR="00120442">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noteIndex" : 0 }, "schema" : "https://github.com/citation-style-language/schema/raw/master/csl-citation.json" }</w:instrText>
      </w:r>
      <w:r>
        <w:fldChar w:fldCharType="separate"/>
      </w:r>
      <w:r w:rsidRPr="00A822BB">
        <w:rPr>
          <w:noProof/>
        </w:rPr>
        <w:t>(Von Schomberg, 2013)</w:t>
      </w:r>
      <w:r>
        <w:fldChar w:fldCharType="end"/>
      </w:r>
    </w:p>
    <w:p w14:paraId="3AD22C2A" w14:textId="4A35D5E7" w:rsidR="00A72C3E" w:rsidRDefault="00A72C3E" w:rsidP="00A72C3E">
      <w:pPr>
        <w:pStyle w:val="ListParagraph"/>
        <w:numPr>
          <w:ilvl w:val="0"/>
          <w:numId w:val="1"/>
        </w:numPr>
      </w:pPr>
      <w:r>
        <w:t>Some guidelines on being ethical within the computing environment</w:t>
      </w:r>
    </w:p>
    <w:p w14:paraId="219EB0E4" w14:textId="77777777" w:rsidR="009144AB" w:rsidRDefault="009144AB" w:rsidP="0061254F">
      <w:pPr>
        <w:pStyle w:val="ListParagraph"/>
      </w:pPr>
    </w:p>
    <w:p w14:paraId="02EAB7DA" w14:textId="54421E6A" w:rsidR="005637A6" w:rsidRDefault="00F31145" w:rsidP="005637A6">
      <w:pPr>
        <w:pStyle w:val="ListParagraph"/>
      </w:pPr>
      <w:r>
        <w:t>One st</w:t>
      </w:r>
      <w:r w:rsidR="00642EA2">
        <w:t>ud</w:t>
      </w:r>
      <w:r>
        <w:t>y felt that r</w:t>
      </w:r>
      <w:r w:rsidR="009144AB">
        <w:t>esearchers and developers in the Information and communications technology (ICT) industry needs to understand that moral assumptions are made during the development of new technology</w:t>
      </w:r>
      <w:r w:rsidR="007C1410">
        <w:t xml:space="preserve"> and products</w:t>
      </w:r>
      <w:r w:rsidR="009144AB">
        <w:t xml:space="preserve">. The researcher or developer brings in their </w:t>
      </w:r>
      <w:r w:rsidR="007C1410">
        <w:t xml:space="preserve">own </w:t>
      </w:r>
      <w:r>
        <w:t>“</w:t>
      </w:r>
      <w:r w:rsidR="009144AB">
        <w:t>views and values</w:t>
      </w:r>
      <w:r>
        <w:t>”</w:t>
      </w:r>
      <w:r w:rsidR="009144AB">
        <w:t xml:space="preserve"> into the product. The product </w:t>
      </w:r>
      <w:r w:rsidR="00EA299E">
        <w:t xml:space="preserve">is </w:t>
      </w:r>
      <w:r w:rsidR="009144AB">
        <w:t xml:space="preserve">thus not </w:t>
      </w:r>
      <w:r>
        <w:t>“</w:t>
      </w:r>
      <w:r w:rsidR="009144AB">
        <w:t>morally neutral</w:t>
      </w:r>
      <w:r>
        <w:t>”</w:t>
      </w:r>
      <w:r w:rsidR="007C1410">
        <w:t>.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w:t>
      </w:r>
      <w:r>
        <w:t>garded</w:t>
      </w:r>
      <w:r w:rsidR="007C1410">
        <w:t xml:space="preserve"> </w:t>
      </w:r>
      <w:r>
        <w:t>as</w:t>
      </w:r>
      <w:r w:rsidR="007C1410">
        <w:t xml:space="preserve"> secondary or less important requirements </w:t>
      </w:r>
      <w:r w:rsidR="009144AB">
        <w:t xml:space="preserve"> </w:t>
      </w:r>
      <w:r w:rsidR="009144AB">
        <w:fldChar w:fldCharType="begin" w:fldLock="1"/>
      </w:r>
      <w:r w:rsidR="00642EA2">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6-70", "uris" : [ "http://www.mendeley.com/documents/?uuid=7f513216-bffa-374d-9676-6a9149cac9f0" ] } ], "mendeley" : { "formattedCitation" : "(Van Den Hoven, 2017, pp. 66\u201370)", "plainTextFormattedCitation" : "(Van Den Hoven, 2017, pp. 66\u201370)", "previouslyFormattedCitation" : "(Van Den Hoven, 2017, pp. 66\u201370)" }, "properties" : { "noteIndex" : 0 }, "schema" : "https://github.com/citation-style-language/schema/raw/master/csl-citation.json" }</w:instrText>
      </w:r>
      <w:r w:rsidR="009144AB">
        <w:fldChar w:fldCharType="separate"/>
      </w:r>
      <w:r w:rsidR="007C1410" w:rsidRPr="007C1410">
        <w:rPr>
          <w:noProof/>
        </w:rPr>
        <w:t>(Van Den Hoven, 2017, pp. 66–70)</w:t>
      </w:r>
      <w:r w:rsidR="009144AB">
        <w:fldChar w:fldCharType="end"/>
      </w:r>
      <w:r w:rsidR="009144AB">
        <w:t>.</w:t>
      </w:r>
    </w:p>
    <w:p w14:paraId="0795AF75" w14:textId="1478D1E8" w:rsidR="005637A6" w:rsidRDefault="005637A6" w:rsidP="005637A6">
      <w:pPr>
        <w:pStyle w:val="ListParagraph"/>
      </w:pPr>
    </w:p>
    <w:p w14:paraId="6DAA25AC" w14:textId="63E48D82" w:rsidR="0086603B" w:rsidRDefault="005637A6" w:rsidP="005637A6">
      <w:pPr>
        <w:pStyle w:val="ListParagraph"/>
      </w:pPr>
      <w:r>
        <w:t xml:space="preserve">Governance of RRI needs to be “reflective”.  </w:t>
      </w:r>
      <w:r w:rsidR="0086603B">
        <w:t>Governance</w:t>
      </w:r>
      <w:r>
        <w:t xml:space="preserve"> </w:t>
      </w:r>
      <w:proofErr w:type="gramStart"/>
      <w:r>
        <w:t>should  “</w:t>
      </w:r>
      <w:proofErr w:type="gramEnd"/>
      <w:r>
        <w:t xml:space="preserve">… reflect upon its own assumptions, presuppositions and required consequences”. This needs to be applied to different views </w:t>
      </w:r>
      <w:r w:rsidR="0086603B">
        <w:t xml:space="preserve">there currently is on privacy and to what extend privacy is wanted or needed </w:t>
      </w:r>
      <w:r w:rsidR="0086603B">
        <w:t xml:space="preserve"> </w:t>
      </w:r>
      <w:r w:rsidR="0086603B">
        <w:fldChar w:fldCharType="begin" w:fldLock="1"/>
      </w:r>
      <w:r w:rsidR="003A5E0D">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713", "uris" : [ "http://www.mendeley.com/documents/?uuid=598babdb-06e0-395e-9011-f5060db93315" ] }, { "id" : "ITEM-2", "itemData" : { "DOI" : "10.1002/9781118551424.ch11", "ISBN" : "9781119966364", "abstract" :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Managing the Responsible Emergence of Science and Innovation in Society", "id" : "ITEM-2", "issued" : { "date-parts" : [ [ "2013" ] ] }, "page" : "199-218", "publisher" : "Wiley-Blackwell", "title" : "Responsible Research and Innovation in Information and Communication Technology: Identifying and Engaging with the Ethical Implications of ICTs", "type" : "chapter" }, "locator" : "212-214", "uris" : [ "http://www.mendeley.com/documents/?uuid=d196e2c8-af0b-4c42-b6da-21956c2905e5" ] } ], "mendeley" : { "formattedCitation" : "(Stahl, 2013, p. 713; Stahl, Eden and Jirotka, 2013, pp. 212\u2013214)", "plainTextFormattedCitation" : "(Stahl, 2013, p. 713; Stahl, Eden and Jirotka, 2013, pp. 212\u2013214)", "previouslyFormattedCitation" : "(Stahl, 2013, p. 713; Stahl, Eden and Jirotka, 2013, pp. 212\u2013214)" }, "properties" : { "noteIndex" : 0 }, "schema" : "https://github.com/citation-style-language/schema/raw/master/csl-citation.json" }</w:instrText>
      </w:r>
      <w:r w:rsidR="0086603B">
        <w:fldChar w:fldCharType="separate"/>
      </w:r>
      <w:r w:rsidR="0086603B" w:rsidRPr="005637A6">
        <w:rPr>
          <w:noProof/>
        </w:rPr>
        <w:t>(Stahl, 2013, p. 713; Stahl, Eden and Jirotka, 2013, pp. 212–214)</w:t>
      </w:r>
      <w:r w:rsidR="0086603B">
        <w:fldChar w:fldCharType="end"/>
      </w:r>
      <w:r w:rsidR="0086603B">
        <w:t xml:space="preserve">. </w:t>
      </w:r>
    </w:p>
    <w:p w14:paraId="70177938" w14:textId="4F924FE1" w:rsidR="000045A9" w:rsidRDefault="000045A9" w:rsidP="005637A6">
      <w:pPr>
        <w:pStyle w:val="ListParagraph"/>
      </w:pPr>
    </w:p>
    <w:p w14:paraId="0EFB7881" w14:textId="77777777" w:rsidR="00642EA2" w:rsidRDefault="00642EA2" w:rsidP="0061254F">
      <w:pPr>
        <w:pStyle w:val="ListParagraph"/>
      </w:pPr>
    </w:p>
    <w:p w14:paraId="5DFEFE9C" w14:textId="0E06A2F1" w:rsidR="007C1410" w:rsidRDefault="00707CA8" w:rsidP="0061254F">
      <w:pPr>
        <w:pStyle w:val="ListParagraph"/>
      </w:pPr>
      <w:r>
        <w:t xml:space="preserve">When it comes to privacy </w:t>
      </w:r>
      <w:r w:rsidR="0026309E">
        <w:t xml:space="preserve">and data protection, the principal of informed consent should be followed. </w:t>
      </w:r>
    </w:p>
    <w:p w14:paraId="0E5BE785" w14:textId="3EA91274" w:rsidR="0061254F" w:rsidRDefault="009144AB" w:rsidP="0061254F">
      <w:pPr>
        <w:pStyle w:val="ListParagraph"/>
      </w:pPr>
      <w:r>
        <w:t xml:space="preserve"> </w:t>
      </w:r>
    </w:p>
    <w:p w14:paraId="2BF5224C" w14:textId="77777777" w:rsidR="00A72C3E" w:rsidRDefault="00A72C3E" w:rsidP="00A72C3E">
      <w:pPr>
        <w:pStyle w:val="ListParagraph"/>
        <w:numPr>
          <w:ilvl w:val="0"/>
          <w:numId w:val="1"/>
        </w:numPr>
      </w:pPr>
      <w:r>
        <w:t>Conclusion</w:t>
      </w:r>
    </w:p>
    <w:p w14:paraId="76318BAF" w14:textId="77777777" w:rsidR="00A72C3E" w:rsidRDefault="00A72C3E" w:rsidP="00A72C3E">
      <w:pPr>
        <w:pStyle w:val="ListParagraph"/>
        <w:numPr>
          <w:ilvl w:val="0"/>
          <w:numId w:val="1"/>
        </w:numPr>
      </w:pPr>
      <w:r>
        <w:t>References</w:t>
      </w:r>
    </w:p>
    <w:p w14:paraId="635E2E62" w14:textId="5E8A6E60" w:rsidR="003A5E0D" w:rsidRPr="003A5E0D" w:rsidRDefault="000E7FD7" w:rsidP="003A5E0D">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A5E0D" w:rsidRPr="003A5E0D">
        <w:rPr>
          <w:rFonts w:ascii="Calibri" w:hAnsi="Calibri" w:cs="Calibri"/>
          <w:noProof/>
          <w:szCs w:val="24"/>
        </w:rPr>
        <w:t>Audi, R. (1999) ‘The Cambridge Dictionary of Phiosophy, Second Edition’.</w:t>
      </w:r>
    </w:p>
    <w:p w14:paraId="2F265CD0"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de Bruin, B. and Floridi, L. (2017) ‘The Ethics of Cloud Computing’, </w:t>
      </w:r>
      <w:r w:rsidRPr="003A5E0D">
        <w:rPr>
          <w:rFonts w:ascii="Calibri" w:hAnsi="Calibri" w:cs="Calibri"/>
          <w:i/>
          <w:iCs/>
          <w:noProof/>
          <w:szCs w:val="24"/>
        </w:rPr>
        <w:t>Science and Engineering Ethics</w:t>
      </w:r>
      <w:r w:rsidRPr="003A5E0D">
        <w:rPr>
          <w:rFonts w:ascii="Calibri" w:hAnsi="Calibri" w:cs="Calibri"/>
          <w:noProof/>
          <w:szCs w:val="24"/>
        </w:rPr>
        <w:t>, 23(1), pp. 21–39. doi: 10.1007/s11948-016-9759-0.</w:t>
      </w:r>
    </w:p>
    <w:p w14:paraId="6DC37106"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Bynum, T. (2016) </w:t>
      </w:r>
      <w:r w:rsidRPr="003A5E0D">
        <w:rPr>
          <w:rFonts w:ascii="Calibri" w:hAnsi="Calibri" w:cs="Calibri"/>
          <w:i/>
          <w:iCs/>
          <w:noProof/>
          <w:szCs w:val="24"/>
        </w:rPr>
        <w:t>Computer and Information Ethics</w:t>
      </w:r>
      <w:r w:rsidRPr="003A5E0D">
        <w:rPr>
          <w:rFonts w:ascii="Calibri" w:hAnsi="Calibri" w:cs="Calibri"/>
          <w:noProof/>
          <w:szCs w:val="24"/>
        </w:rPr>
        <w:t>. Winter 201. Edited by Edward N. Zalta. Metaphysics Research Lab, Stanford University. Available at: https://plato.stanford.edu/entries/ethics-computer/ (Accessed: 25 March 2018).</w:t>
      </w:r>
    </w:p>
    <w:p w14:paraId="7DD3EEBC"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Carter, P., Laurie, G. T. and Dixon-Woods, M. (2015) ‘The social licence for research: why care.data ran into trouble’, </w:t>
      </w:r>
      <w:r w:rsidRPr="003A5E0D">
        <w:rPr>
          <w:rFonts w:ascii="Calibri" w:hAnsi="Calibri" w:cs="Calibri"/>
          <w:i/>
          <w:iCs/>
          <w:noProof/>
          <w:szCs w:val="24"/>
        </w:rPr>
        <w:t>J Med Ethics</w:t>
      </w:r>
      <w:r w:rsidRPr="003A5E0D">
        <w:rPr>
          <w:rFonts w:ascii="Calibri" w:hAnsi="Calibri" w:cs="Calibri"/>
          <w:noProof/>
          <w:szCs w:val="24"/>
        </w:rPr>
        <w:t>, 41, pp. 404–409. doi: 10.1136/medethics-2014-102374.</w:t>
      </w:r>
    </w:p>
    <w:p w14:paraId="467A905E"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Chiou, W.-B., Wan, P.-H. and Wan, C.-S. (2012) ‘A new look at software piracy: Soft lifting primes an inauthentic sense of self, prompting further unethical behavior’, </w:t>
      </w:r>
      <w:r w:rsidRPr="003A5E0D">
        <w:rPr>
          <w:rFonts w:ascii="Calibri" w:hAnsi="Calibri" w:cs="Calibri"/>
          <w:i/>
          <w:iCs/>
          <w:noProof/>
          <w:szCs w:val="24"/>
        </w:rPr>
        <w:t>Int. J. Human-Computer Studies</w:t>
      </w:r>
      <w:r w:rsidRPr="003A5E0D">
        <w:rPr>
          <w:rFonts w:ascii="Calibri" w:hAnsi="Calibri" w:cs="Calibri"/>
          <w:noProof/>
          <w:szCs w:val="24"/>
        </w:rPr>
        <w:t>, 70, pp. 107–115. doi: 10.1016/j.ijhcs.2011.09.001.</w:t>
      </w:r>
    </w:p>
    <w:p w14:paraId="6701398B"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lastRenderedPageBreak/>
        <w:t xml:space="preserve">Eden, G., Jirotka, M. and Stahl, B. (2013) ‘Responsible research and innovation: Critical reflection into the potential social consequences of ICT’, in </w:t>
      </w:r>
      <w:r w:rsidRPr="003A5E0D">
        <w:rPr>
          <w:rFonts w:ascii="Calibri" w:hAnsi="Calibri" w:cs="Calibri"/>
          <w:i/>
          <w:iCs/>
          <w:noProof/>
          <w:szCs w:val="24"/>
        </w:rPr>
        <w:t>Proceedings - International Conference on Research Challenges in Information Science</w:t>
      </w:r>
      <w:r w:rsidRPr="003A5E0D">
        <w:rPr>
          <w:rFonts w:ascii="Calibri" w:hAnsi="Calibri" w:cs="Calibri"/>
          <w:noProof/>
          <w:szCs w:val="24"/>
        </w:rPr>
        <w:t>. doi: 10.1109/RCIS.2013.6577706.</w:t>
      </w:r>
    </w:p>
    <w:p w14:paraId="350969B4"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Ess, C. (2008) ‘Luciano Floridi’s philosophy of information and information ethics: Critical reflections and the state of the art’, </w:t>
      </w:r>
      <w:r w:rsidRPr="003A5E0D">
        <w:rPr>
          <w:rFonts w:ascii="Calibri" w:hAnsi="Calibri" w:cs="Calibri"/>
          <w:i/>
          <w:iCs/>
          <w:noProof/>
          <w:szCs w:val="24"/>
        </w:rPr>
        <w:t>Ethics and Information Technology</w:t>
      </w:r>
      <w:r w:rsidRPr="003A5E0D">
        <w:rPr>
          <w:rFonts w:ascii="Calibri" w:hAnsi="Calibri" w:cs="Calibri"/>
          <w:noProof/>
          <w:szCs w:val="24"/>
        </w:rPr>
        <w:t>, 10(2–3), pp. 89–96. doi: 10.1007/s10676-008-9172-8.</w:t>
      </w:r>
    </w:p>
    <w:p w14:paraId="452900EC"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Floridi, L. (2008) ‘Information ethics: A Reappraisal’, </w:t>
      </w:r>
      <w:r w:rsidRPr="003A5E0D">
        <w:rPr>
          <w:rFonts w:ascii="Calibri" w:hAnsi="Calibri" w:cs="Calibri"/>
          <w:i/>
          <w:iCs/>
          <w:noProof/>
          <w:szCs w:val="24"/>
        </w:rPr>
        <w:t>Ethics and Information Technology</w:t>
      </w:r>
      <w:r w:rsidRPr="003A5E0D">
        <w:rPr>
          <w:rFonts w:ascii="Calibri" w:hAnsi="Calibri" w:cs="Calibri"/>
          <w:noProof/>
          <w:szCs w:val="24"/>
        </w:rPr>
        <w:t>, 10(2–3), pp. 189–204. doi: 10.1007/s10676-008-9176-4.</w:t>
      </w:r>
    </w:p>
    <w:p w14:paraId="5115321A"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Floridi, L. (2015) </w:t>
      </w:r>
      <w:r w:rsidRPr="003A5E0D">
        <w:rPr>
          <w:rFonts w:ascii="Calibri" w:hAnsi="Calibri" w:cs="Calibri"/>
          <w:i/>
          <w:iCs/>
          <w:noProof/>
          <w:szCs w:val="24"/>
        </w:rPr>
        <w:t>The onlife manifesto</w:t>
      </w:r>
      <w:r w:rsidRPr="003A5E0D">
        <w:rPr>
          <w:rFonts w:ascii="Calibri" w:hAnsi="Calibri" w:cs="Calibri"/>
          <w:noProof/>
          <w:szCs w:val="24"/>
        </w:rPr>
        <w:t>. Springer. doi: 10.1007/978-3-319-04093-6.</w:t>
      </w:r>
    </w:p>
    <w:p w14:paraId="352FFD84"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Floridi, L. and Taddeo, M. (2016) ‘What is data ethics?’, </w:t>
      </w:r>
      <w:r w:rsidRPr="003A5E0D">
        <w:rPr>
          <w:rFonts w:ascii="Calibri" w:hAnsi="Calibri" w:cs="Calibri"/>
          <w:i/>
          <w:iCs/>
          <w:noProof/>
          <w:szCs w:val="24"/>
        </w:rPr>
        <w:t>Philosophical Transactions of the Royal Society A: Mathematical, Physical and Engineering Sciences</w:t>
      </w:r>
      <w:r w:rsidRPr="003A5E0D">
        <w:rPr>
          <w:rFonts w:ascii="Calibri" w:hAnsi="Calibri" w:cs="Calibri"/>
          <w:noProof/>
          <w:szCs w:val="24"/>
        </w:rPr>
        <w:t>, 374(2083), p. 20160360. doi: 10.1098/rsta.2016.0360.</w:t>
      </w:r>
    </w:p>
    <w:p w14:paraId="0D1D8447"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Van Den Hoven, J. (2017) ‘Ethics for the Digital Age: Where Are the Moral Specs?’, in Werthner, H. and van Harmelen, F. (eds) </w:t>
      </w:r>
      <w:r w:rsidRPr="003A5E0D">
        <w:rPr>
          <w:rFonts w:ascii="Calibri" w:hAnsi="Calibri" w:cs="Calibri"/>
          <w:i/>
          <w:iCs/>
          <w:noProof/>
          <w:szCs w:val="24"/>
        </w:rPr>
        <w:t>Informatics in the Future</w:t>
      </w:r>
      <w:r w:rsidRPr="003A5E0D">
        <w:rPr>
          <w:rFonts w:ascii="Calibri" w:hAnsi="Calibri" w:cs="Calibri"/>
          <w:noProof/>
          <w:szCs w:val="24"/>
        </w:rPr>
        <w:t>, pp. 65–76. doi: 10.1007/978-3-319-55735-9_6.</w:t>
      </w:r>
    </w:p>
    <w:p w14:paraId="40684AAB"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Maner, W. (1980) ‘Starter kit in computer ethics’, </w:t>
      </w:r>
      <w:r w:rsidRPr="003A5E0D">
        <w:rPr>
          <w:rFonts w:ascii="Calibri" w:hAnsi="Calibri" w:cs="Calibri"/>
          <w:i/>
          <w:iCs/>
          <w:noProof/>
          <w:szCs w:val="24"/>
        </w:rPr>
        <w:t>Hyde Park, NY: Helvetia Press and the National Information and Resource Center for Teaching Philosophy</w:t>
      </w:r>
      <w:r w:rsidRPr="003A5E0D">
        <w:rPr>
          <w:rFonts w:ascii="Calibri" w:hAnsi="Calibri" w:cs="Calibri"/>
          <w:noProof/>
          <w:szCs w:val="24"/>
        </w:rPr>
        <w:t>.</w:t>
      </w:r>
    </w:p>
    <w:p w14:paraId="7C0568C5"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Mittelstadt, B. D. </w:t>
      </w:r>
      <w:r w:rsidRPr="003A5E0D">
        <w:rPr>
          <w:rFonts w:ascii="Calibri" w:hAnsi="Calibri" w:cs="Calibri"/>
          <w:i/>
          <w:iCs/>
          <w:noProof/>
          <w:szCs w:val="24"/>
        </w:rPr>
        <w:t>et al.</w:t>
      </w:r>
      <w:r w:rsidRPr="003A5E0D">
        <w:rPr>
          <w:rFonts w:ascii="Calibri" w:hAnsi="Calibri" w:cs="Calibri"/>
          <w:noProof/>
          <w:szCs w:val="24"/>
        </w:rPr>
        <w:t xml:space="preserve"> (2016) ‘The ethics of algorithms: Mapping the debate’, </w:t>
      </w:r>
      <w:r w:rsidRPr="003A5E0D">
        <w:rPr>
          <w:rFonts w:ascii="Calibri" w:hAnsi="Calibri" w:cs="Calibri"/>
          <w:i/>
          <w:iCs/>
          <w:noProof/>
          <w:szCs w:val="24"/>
        </w:rPr>
        <w:t>Big Data &amp; Society</w:t>
      </w:r>
      <w:r w:rsidRPr="003A5E0D">
        <w:rPr>
          <w:rFonts w:ascii="Calibri" w:hAnsi="Calibri" w:cs="Calibri"/>
          <w:noProof/>
          <w:szCs w:val="24"/>
        </w:rPr>
        <w:t>, 3(2), p. 205395171667967. doi: 10.1177/2053951716679679.</w:t>
      </w:r>
    </w:p>
    <w:p w14:paraId="769147EC"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Mittelstadt, B. D. and Floridi, L. (2016) ‘The Ethics of Big Data: Current and Foreseeable Issues in Biomedical Contexts’, </w:t>
      </w:r>
      <w:r w:rsidRPr="003A5E0D">
        <w:rPr>
          <w:rFonts w:ascii="Calibri" w:hAnsi="Calibri" w:cs="Calibri"/>
          <w:i/>
          <w:iCs/>
          <w:noProof/>
          <w:szCs w:val="24"/>
        </w:rPr>
        <w:t>Science and Engineering Ethics</w:t>
      </w:r>
      <w:r w:rsidRPr="003A5E0D">
        <w:rPr>
          <w:rFonts w:ascii="Calibri" w:hAnsi="Calibri" w:cs="Calibri"/>
          <w:noProof/>
          <w:szCs w:val="24"/>
        </w:rPr>
        <w:t>, pp. 303–341. doi: 10.1007/s11948-015-9652-2.</w:t>
      </w:r>
    </w:p>
    <w:p w14:paraId="3E811A67"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Moor, J. H. (1985) ‘What is Computer Ethics?’, pp. 67–69. Available at: https://pdfs.semanticscholar.org/2b26/2968529c25ebc2647f58cbb50a46fffcce17.pdf (Accessed: 25 March 2018).</w:t>
      </w:r>
    </w:p>
    <w:p w14:paraId="79DEAA05"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Von Schomberg, R. (2013) ‘A Vision of Responsible Research and Innovation’, </w:t>
      </w:r>
      <w:r w:rsidRPr="003A5E0D">
        <w:rPr>
          <w:rFonts w:ascii="Calibri" w:hAnsi="Calibri" w:cs="Calibri"/>
          <w:i/>
          <w:iCs/>
          <w:noProof/>
          <w:szCs w:val="24"/>
        </w:rPr>
        <w:t>Responsible Innovation: Managing the Responsible Emergence of Science and Innovation in Society</w:t>
      </w:r>
      <w:r w:rsidRPr="003A5E0D">
        <w:rPr>
          <w:rFonts w:ascii="Calibri" w:hAnsi="Calibri" w:cs="Calibri"/>
          <w:noProof/>
          <w:szCs w:val="24"/>
        </w:rPr>
        <w:t>, pp. 51–74. doi: 10.1002/9781118551424.ch3.</w:t>
      </w:r>
    </w:p>
    <w:p w14:paraId="6E2D8264"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Simon, J. (2016) ‘Value-Sensitive Design and Responsible Research and Innovation’, </w:t>
      </w:r>
      <w:r w:rsidRPr="003A5E0D">
        <w:rPr>
          <w:rFonts w:ascii="Calibri" w:hAnsi="Calibri" w:cs="Calibri"/>
          <w:i/>
          <w:iCs/>
          <w:noProof/>
          <w:szCs w:val="24"/>
        </w:rPr>
        <w:t>The Ethics of Technology: Methods and Approaches</w:t>
      </w:r>
      <w:r w:rsidRPr="003A5E0D">
        <w:rPr>
          <w:rFonts w:ascii="Calibri" w:hAnsi="Calibri" w:cs="Calibri"/>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62F02AD7"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Stahl, B. C. (2012) ‘Morality, Ethics, and Reflection: A Categorization of Normative IS Research’, </w:t>
      </w:r>
      <w:r w:rsidRPr="003A5E0D">
        <w:rPr>
          <w:rFonts w:ascii="Calibri" w:hAnsi="Calibri" w:cs="Calibri"/>
          <w:i/>
          <w:iCs/>
          <w:noProof/>
          <w:szCs w:val="24"/>
        </w:rPr>
        <w:t>Journal of the Association for Information Systems</w:t>
      </w:r>
      <w:r w:rsidRPr="003A5E0D">
        <w:rPr>
          <w:rFonts w:ascii="Calibri" w:hAnsi="Calibri" w:cs="Calibri"/>
          <w:noProof/>
          <w:szCs w:val="24"/>
        </w:rPr>
        <w:t>, 13(8), pp. 636–656. Available at: http://search.proquest.com.ezproxylocal.library.nova.edu/docview/1039704452?accountid=6579.</w:t>
      </w:r>
    </w:p>
    <w:p w14:paraId="32A86554"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Stahl, B. C. (2013) ‘Responsible research and innovation: The role of privacy in an emerging framework’, </w:t>
      </w:r>
      <w:r w:rsidRPr="003A5E0D">
        <w:rPr>
          <w:rFonts w:ascii="Calibri" w:hAnsi="Calibri" w:cs="Calibri"/>
          <w:i/>
          <w:iCs/>
          <w:noProof/>
          <w:szCs w:val="24"/>
        </w:rPr>
        <w:t>Science and Public Policy</w:t>
      </w:r>
      <w:r w:rsidRPr="003A5E0D">
        <w:rPr>
          <w:rFonts w:ascii="Calibri" w:hAnsi="Calibri" w:cs="Calibri"/>
          <w:noProof/>
          <w:szCs w:val="24"/>
        </w:rPr>
        <w:t>, 40(6), pp. 708–716. doi: 10.1093/scipol/sct067.</w:t>
      </w:r>
    </w:p>
    <w:p w14:paraId="01441E96"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Stahl, B. C. </w:t>
      </w:r>
      <w:r w:rsidRPr="003A5E0D">
        <w:rPr>
          <w:rFonts w:ascii="Calibri" w:hAnsi="Calibri" w:cs="Calibri"/>
          <w:i/>
          <w:iCs/>
          <w:noProof/>
          <w:szCs w:val="24"/>
        </w:rPr>
        <w:t>et al.</w:t>
      </w:r>
      <w:r w:rsidRPr="003A5E0D">
        <w:rPr>
          <w:rFonts w:ascii="Calibri" w:hAnsi="Calibri" w:cs="Calibri"/>
          <w:noProof/>
          <w:szCs w:val="24"/>
        </w:rPr>
        <w:t xml:space="preserve"> (2014) ‘From computer ethics to responsible research and innovation in ICT: The </w:t>
      </w:r>
      <w:r w:rsidRPr="003A5E0D">
        <w:rPr>
          <w:rFonts w:ascii="Calibri" w:hAnsi="Calibri" w:cs="Calibri"/>
          <w:noProof/>
          <w:szCs w:val="24"/>
        </w:rPr>
        <w:lastRenderedPageBreak/>
        <w:t xml:space="preserve">transition of reference discourses informing ethics-related research in information systems’, </w:t>
      </w:r>
      <w:r w:rsidRPr="003A5E0D">
        <w:rPr>
          <w:rFonts w:ascii="Calibri" w:hAnsi="Calibri" w:cs="Calibri"/>
          <w:i/>
          <w:iCs/>
          <w:noProof/>
          <w:szCs w:val="24"/>
        </w:rPr>
        <w:t>Information &amp; Management</w:t>
      </w:r>
      <w:r w:rsidRPr="003A5E0D">
        <w:rPr>
          <w:rFonts w:ascii="Calibri" w:hAnsi="Calibri" w:cs="Calibri"/>
          <w:noProof/>
          <w:szCs w:val="24"/>
        </w:rPr>
        <w:t>, 51, pp. 810–818. doi: 10.1016/j.im.2014.01.001.</w:t>
      </w:r>
    </w:p>
    <w:p w14:paraId="2D561684" w14:textId="77777777" w:rsidR="003A5E0D" w:rsidRPr="003A5E0D" w:rsidRDefault="003A5E0D" w:rsidP="003A5E0D">
      <w:pPr>
        <w:widowControl w:val="0"/>
        <w:autoSpaceDE w:val="0"/>
        <w:autoSpaceDN w:val="0"/>
        <w:adjustRightInd w:val="0"/>
        <w:spacing w:line="240" w:lineRule="auto"/>
        <w:rPr>
          <w:rFonts w:ascii="Calibri" w:hAnsi="Calibri" w:cs="Calibri"/>
          <w:noProof/>
          <w:szCs w:val="24"/>
        </w:rPr>
      </w:pPr>
      <w:r w:rsidRPr="003A5E0D">
        <w:rPr>
          <w:rFonts w:ascii="Calibri" w:hAnsi="Calibri" w:cs="Calibri"/>
          <w:noProof/>
          <w:szCs w:val="24"/>
        </w:rPr>
        <w:t xml:space="preserve">Stahl, B. C. </w:t>
      </w:r>
      <w:r w:rsidRPr="003A5E0D">
        <w:rPr>
          <w:rFonts w:ascii="Calibri" w:hAnsi="Calibri" w:cs="Calibri"/>
          <w:i/>
          <w:iCs/>
          <w:noProof/>
          <w:szCs w:val="24"/>
        </w:rPr>
        <w:t>et al.</w:t>
      </w:r>
      <w:r w:rsidRPr="003A5E0D">
        <w:rPr>
          <w:rFonts w:ascii="Calibri" w:hAnsi="Calibri" w:cs="Calibri"/>
          <w:noProof/>
          <w:szCs w:val="24"/>
        </w:rPr>
        <w:t xml:space="preserve"> (2016) ‘The Ethics of Computing: A Survey of the Computing-Oriented Literature’, </w:t>
      </w:r>
      <w:r w:rsidRPr="003A5E0D">
        <w:rPr>
          <w:rFonts w:ascii="Calibri" w:hAnsi="Calibri" w:cs="Calibri"/>
          <w:i/>
          <w:iCs/>
          <w:noProof/>
          <w:szCs w:val="24"/>
        </w:rPr>
        <w:t>ACM Computing Surveys</w:t>
      </w:r>
      <w:r w:rsidRPr="003A5E0D">
        <w:rPr>
          <w:rFonts w:ascii="Calibri" w:hAnsi="Calibri" w:cs="Calibri"/>
          <w:noProof/>
          <w:szCs w:val="24"/>
        </w:rPr>
        <w:t>, 48(4), pp. 1–38. doi: 10.1145/2871196.</w:t>
      </w:r>
    </w:p>
    <w:p w14:paraId="5AAA9E5E" w14:textId="77777777" w:rsidR="003A5E0D" w:rsidRPr="003A5E0D" w:rsidRDefault="003A5E0D" w:rsidP="003A5E0D">
      <w:pPr>
        <w:widowControl w:val="0"/>
        <w:autoSpaceDE w:val="0"/>
        <w:autoSpaceDN w:val="0"/>
        <w:adjustRightInd w:val="0"/>
        <w:spacing w:line="240" w:lineRule="auto"/>
        <w:rPr>
          <w:rFonts w:ascii="Calibri" w:hAnsi="Calibri" w:cs="Calibri"/>
          <w:noProof/>
        </w:rPr>
      </w:pPr>
      <w:r w:rsidRPr="003A5E0D">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3A5E0D">
        <w:rPr>
          <w:rFonts w:ascii="Calibri" w:hAnsi="Calibri" w:cs="Calibri"/>
          <w:i/>
          <w:iCs/>
          <w:noProof/>
          <w:szCs w:val="24"/>
        </w:rPr>
        <w:t>Responsible Innovation: Managing the Responsible Emergence of Science and Innovation in Society</w:t>
      </w:r>
      <w:r w:rsidRPr="003A5E0D">
        <w:rPr>
          <w:rFonts w:ascii="Calibri" w:hAnsi="Calibri" w:cs="Calibri"/>
          <w:noProof/>
          <w:szCs w:val="24"/>
        </w:rPr>
        <w:t>. Wiley-Blackwell, pp. 199–218. doi: 10.1002/9781118551424.ch11.</w:t>
      </w:r>
    </w:p>
    <w:p w14:paraId="12DC0F52" w14:textId="77777777" w:rsidR="00A72C3E" w:rsidRDefault="000E7FD7"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0479E2" w14:textId="77777777" w:rsidR="00C60275" w:rsidRDefault="00C60275" w:rsidP="009144AB">
      <w:pPr>
        <w:spacing w:after="0" w:line="240" w:lineRule="auto"/>
      </w:pPr>
      <w:r>
        <w:separator/>
      </w:r>
    </w:p>
  </w:endnote>
  <w:endnote w:type="continuationSeparator" w:id="0">
    <w:p w14:paraId="536F8E91" w14:textId="77777777" w:rsidR="00C60275" w:rsidRDefault="00C60275"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E711D" w14:textId="77777777" w:rsidR="00C60275" w:rsidRDefault="00C60275" w:rsidP="009144AB">
      <w:pPr>
        <w:spacing w:after="0" w:line="240" w:lineRule="auto"/>
      </w:pPr>
      <w:r>
        <w:separator/>
      </w:r>
    </w:p>
  </w:footnote>
  <w:footnote w:type="continuationSeparator" w:id="0">
    <w:p w14:paraId="3E01AE25" w14:textId="77777777" w:rsidR="00C60275" w:rsidRDefault="00C60275" w:rsidP="009144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45A9"/>
    <w:rsid w:val="000523AD"/>
    <w:rsid w:val="000641D3"/>
    <w:rsid w:val="000B302A"/>
    <w:rsid w:val="000D0CEA"/>
    <w:rsid w:val="000E7FD7"/>
    <w:rsid w:val="001129B4"/>
    <w:rsid w:val="00120442"/>
    <w:rsid w:val="00126BAB"/>
    <w:rsid w:val="00194851"/>
    <w:rsid w:val="001A4E5A"/>
    <w:rsid w:val="001B73DD"/>
    <w:rsid w:val="00217FE6"/>
    <w:rsid w:val="00230E14"/>
    <w:rsid w:val="0026309E"/>
    <w:rsid w:val="00273FCC"/>
    <w:rsid w:val="00281BA6"/>
    <w:rsid w:val="002B5A61"/>
    <w:rsid w:val="002F7730"/>
    <w:rsid w:val="00330B2B"/>
    <w:rsid w:val="0037542F"/>
    <w:rsid w:val="003A5E0D"/>
    <w:rsid w:val="003B41D2"/>
    <w:rsid w:val="0045651A"/>
    <w:rsid w:val="00486502"/>
    <w:rsid w:val="004B2CEC"/>
    <w:rsid w:val="004C1117"/>
    <w:rsid w:val="004C2FCE"/>
    <w:rsid w:val="004E7316"/>
    <w:rsid w:val="005033A3"/>
    <w:rsid w:val="005302C5"/>
    <w:rsid w:val="00537BDD"/>
    <w:rsid w:val="00542F96"/>
    <w:rsid w:val="00545E5C"/>
    <w:rsid w:val="00554D77"/>
    <w:rsid w:val="005637A6"/>
    <w:rsid w:val="005707DC"/>
    <w:rsid w:val="0061254F"/>
    <w:rsid w:val="00642EA2"/>
    <w:rsid w:val="006A76D2"/>
    <w:rsid w:val="006E774C"/>
    <w:rsid w:val="00707CA8"/>
    <w:rsid w:val="00735AB8"/>
    <w:rsid w:val="007531B1"/>
    <w:rsid w:val="00762491"/>
    <w:rsid w:val="0079442B"/>
    <w:rsid w:val="007B774F"/>
    <w:rsid w:val="007C1410"/>
    <w:rsid w:val="008022A5"/>
    <w:rsid w:val="0085178E"/>
    <w:rsid w:val="00863DB6"/>
    <w:rsid w:val="0086603B"/>
    <w:rsid w:val="008831A2"/>
    <w:rsid w:val="009144AB"/>
    <w:rsid w:val="0092028D"/>
    <w:rsid w:val="009466A4"/>
    <w:rsid w:val="009D5518"/>
    <w:rsid w:val="009D6529"/>
    <w:rsid w:val="00A347BC"/>
    <w:rsid w:val="00A72C3E"/>
    <w:rsid w:val="00A817A1"/>
    <w:rsid w:val="00A8225A"/>
    <w:rsid w:val="00A822BB"/>
    <w:rsid w:val="00A964A6"/>
    <w:rsid w:val="00AE32BF"/>
    <w:rsid w:val="00B11C6C"/>
    <w:rsid w:val="00BA1097"/>
    <w:rsid w:val="00C53FD5"/>
    <w:rsid w:val="00C60275"/>
    <w:rsid w:val="00CA382B"/>
    <w:rsid w:val="00CC5D61"/>
    <w:rsid w:val="00D00214"/>
    <w:rsid w:val="00D85723"/>
    <w:rsid w:val="00DA3F4E"/>
    <w:rsid w:val="00DB51EE"/>
    <w:rsid w:val="00DF4165"/>
    <w:rsid w:val="00E24B4D"/>
    <w:rsid w:val="00E57530"/>
    <w:rsid w:val="00EA299E"/>
    <w:rsid w:val="00F22034"/>
    <w:rsid w:val="00F31145"/>
    <w:rsid w:val="00F45D2E"/>
    <w:rsid w:val="00F46AE2"/>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3A9287-4D04-4D76-9A96-201B40D8B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6</TotalTime>
  <Pages>5</Pages>
  <Words>13625</Words>
  <Characters>7766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23</cp:revision>
  <dcterms:created xsi:type="dcterms:W3CDTF">2018-03-27T15:03:00Z</dcterms:created>
  <dcterms:modified xsi:type="dcterms:W3CDTF">2018-06-0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